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3F6703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search in Healthcare</w:t>
      </w:r>
    </w:p>
    <w:p w:rsidR="0008177B" w:rsidRDefault="003F6703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Writer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08177B" w:rsidRPr="0008177B" w:rsidRDefault="003F6703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Institution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  <w:sectPr w:rsidR="00A106AF" w:rsidSect="00C74D28">
          <w:head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581629" w:rsidRPr="00084F8C" w:rsidRDefault="003F6703" w:rsidP="00581629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84F8C">
        <w:rPr>
          <w:rFonts w:ascii="Times New Roman" w:hAnsi="Times New Roman" w:cs="Times New Roman"/>
          <w:b/>
          <w:sz w:val="24"/>
          <w:szCs w:val="24"/>
        </w:rPr>
        <w:lastRenderedPageBreak/>
        <w:t>Research in Healthcare</w:t>
      </w:r>
    </w:p>
    <w:p w:rsidR="00C74D28" w:rsidRDefault="003F6703" w:rsidP="00A92D6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hoosing </w:t>
      </w:r>
      <w:r>
        <w:rPr>
          <w:rFonts w:ascii="Times New Roman" w:hAnsi="Times New Roman" w:cs="Times New Roman"/>
          <w:sz w:val="24"/>
          <w:szCs w:val="24"/>
        </w:rPr>
        <w:t>the right methodology in an experime</w:t>
      </w:r>
      <w:r w:rsidR="00A92D68">
        <w:rPr>
          <w:rFonts w:ascii="Times New Roman" w:hAnsi="Times New Roman" w:cs="Times New Roman"/>
          <w:sz w:val="24"/>
          <w:szCs w:val="24"/>
        </w:rPr>
        <w:t xml:space="preserve">nt is very important because it can either result in a breakthrough or it can simply break a specific research project. </w:t>
      </w:r>
      <w:r w:rsidR="001F4794">
        <w:rPr>
          <w:rFonts w:ascii="Times New Roman" w:hAnsi="Times New Roman" w:cs="Times New Roman"/>
          <w:sz w:val="24"/>
          <w:szCs w:val="24"/>
        </w:rPr>
        <w:t>There are various factors that determine the se</w:t>
      </w:r>
      <w:r w:rsidR="009C4909">
        <w:rPr>
          <w:rFonts w:ascii="Times New Roman" w:hAnsi="Times New Roman" w:cs="Times New Roman"/>
          <w:sz w:val="24"/>
          <w:szCs w:val="24"/>
        </w:rPr>
        <w:t>lection of an appropriate research method. One of the main factors that determine the selection of an appropriate research methodology is the goal of that particular research project.</w:t>
      </w:r>
      <w:r w:rsidR="00513A8D">
        <w:rPr>
          <w:rFonts w:ascii="Times New Roman" w:hAnsi="Times New Roman" w:cs="Times New Roman"/>
          <w:sz w:val="24"/>
          <w:szCs w:val="24"/>
        </w:rPr>
        <w:t xml:space="preserve"> The res</w:t>
      </w:r>
      <w:bookmarkStart w:id="0" w:name="_GoBack"/>
      <w:bookmarkEnd w:id="0"/>
      <w:r w:rsidR="00513A8D">
        <w:rPr>
          <w:rFonts w:ascii="Times New Roman" w:hAnsi="Times New Roman" w:cs="Times New Roman"/>
          <w:sz w:val="24"/>
          <w:szCs w:val="24"/>
        </w:rPr>
        <w:t>earcher needs to carefully consider what</w:t>
      </w:r>
      <w:r w:rsidR="008F47C9">
        <w:rPr>
          <w:rFonts w:ascii="Times New Roman" w:hAnsi="Times New Roman" w:cs="Times New Roman"/>
          <w:sz w:val="24"/>
          <w:szCs w:val="24"/>
        </w:rPr>
        <w:t xml:space="preserve"> the study needs to accomplish, once it is determined then it will be easy to determine the most suitable research </w:t>
      </w:r>
      <w:r w:rsidR="002E7915">
        <w:rPr>
          <w:rFonts w:ascii="Times New Roman" w:hAnsi="Times New Roman" w:cs="Times New Roman"/>
          <w:sz w:val="24"/>
          <w:szCs w:val="24"/>
        </w:rPr>
        <w:t xml:space="preserve">methodology accordingly. </w:t>
      </w:r>
      <w:r w:rsidR="003C72AD">
        <w:rPr>
          <w:rFonts w:ascii="Times New Roman" w:hAnsi="Times New Roman" w:cs="Times New Roman"/>
          <w:sz w:val="24"/>
          <w:szCs w:val="24"/>
        </w:rPr>
        <w:t>By knowing that what kind of results or information that the researcher wil</w:t>
      </w:r>
      <w:r w:rsidR="00B21331">
        <w:rPr>
          <w:rFonts w:ascii="Times New Roman" w:hAnsi="Times New Roman" w:cs="Times New Roman"/>
          <w:sz w:val="24"/>
          <w:szCs w:val="24"/>
        </w:rPr>
        <w:t xml:space="preserve">l get at the end of the project it </w:t>
      </w:r>
      <w:r w:rsidR="003C72AD">
        <w:rPr>
          <w:rFonts w:ascii="Times New Roman" w:hAnsi="Times New Roman" w:cs="Times New Roman"/>
          <w:sz w:val="24"/>
          <w:szCs w:val="24"/>
        </w:rPr>
        <w:t xml:space="preserve">will help greatly in order to narrow down the available methodologies and choose the best </w:t>
      </w:r>
      <w:r w:rsidR="00B21331">
        <w:rPr>
          <w:rFonts w:ascii="Times New Roman" w:hAnsi="Times New Roman" w:cs="Times New Roman"/>
          <w:sz w:val="24"/>
          <w:szCs w:val="24"/>
        </w:rPr>
        <w:t>and most suitable one</w:t>
      </w:r>
      <w:r w:rsidR="00C31D61">
        <w:rPr>
          <w:rFonts w:ascii="Times New Roman" w:hAnsi="Times New Roman" w:cs="Times New Roman"/>
          <w:sz w:val="24"/>
          <w:szCs w:val="24"/>
        </w:rPr>
        <w:t xml:space="preserve"> </w:t>
      </w:r>
      <w:r w:rsidR="00084F8C">
        <w:rPr>
          <w:rFonts w:ascii="Times New Roman" w:hAnsi="Times New Roman" w:cs="Times New Roman"/>
          <w:sz w:val="24"/>
          <w:szCs w:val="24"/>
        </w:rPr>
        <w:fldChar w:fldCharType="begin"/>
      </w:r>
      <w:r w:rsidR="00084F8C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usK51Zxz","properties":{"formattedCitation":"(\\uc0\\u8220{}How to choose appropriate research methods?,\\uc0\\u8221{} n.d.)","plainCitation":"(“How to choose appropriate research methods?,” n.d.)","noteIndex":0},"citationItems":[{"id":1479,"uris":["http://zotero.org/users/local/4C6u8dIT/items/6MAR6X3T"],"uri":["http://zotero.org/users/local/4C6u8dIT/items/6MAR6X3T"],"itemData":{"id":1479,"type":"webpage","title":"How to choose appropriate research methods?","container-title":"ResearchGate","abstract":"Read 3 answers by scientists with 1 recommendation from their colleagues to the question asked by Solomzi Madikane on Mar 16, 2016","URL":"https://www.researchgate.net/post/How_to_choose_appropriate_research_methods","language":"en","accessed":{"date-parts":[["2019",4,12]]}}}],"schema":"https://github.com/citation-style-language/schema/raw/master/csl-citation.json"} </w:instrText>
      </w:r>
      <w:r w:rsidR="00084F8C">
        <w:rPr>
          <w:rFonts w:ascii="Times New Roman" w:hAnsi="Times New Roman" w:cs="Times New Roman"/>
          <w:sz w:val="24"/>
          <w:szCs w:val="24"/>
        </w:rPr>
        <w:fldChar w:fldCharType="separate"/>
      </w:r>
      <w:r w:rsidR="00084F8C" w:rsidRPr="00084F8C">
        <w:rPr>
          <w:rFonts w:ascii="Times New Roman" w:hAnsi="Times New Roman" w:cs="Times New Roman"/>
          <w:sz w:val="24"/>
          <w:szCs w:val="24"/>
        </w:rPr>
        <w:t xml:space="preserve">("How to choose appropriate research methods?" </w:t>
      </w:r>
      <w:proofErr w:type="spellStart"/>
      <w:r w:rsidR="00084F8C" w:rsidRPr="00084F8C">
        <w:rPr>
          <w:rFonts w:ascii="Times New Roman" w:hAnsi="Times New Roman" w:cs="Times New Roman"/>
          <w:sz w:val="24"/>
          <w:szCs w:val="24"/>
        </w:rPr>
        <w:t>n.d.</w:t>
      </w:r>
      <w:proofErr w:type="spellEnd"/>
      <w:r w:rsidR="00084F8C" w:rsidRPr="00084F8C">
        <w:rPr>
          <w:rFonts w:ascii="Times New Roman" w:hAnsi="Times New Roman" w:cs="Times New Roman"/>
          <w:sz w:val="24"/>
          <w:szCs w:val="24"/>
        </w:rPr>
        <w:t>)</w:t>
      </w:r>
      <w:r w:rsidR="00084F8C">
        <w:rPr>
          <w:rFonts w:ascii="Times New Roman" w:hAnsi="Times New Roman" w:cs="Times New Roman"/>
          <w:sz w:val="24"/>
          <w:szCs w:val="24"/>
        </w:rPr>
        <w:fldChar w:fldCharType="end"/>
      </w:r>
      <w:r w:rsidR="00084F8C">
        <w:rPr>
          <w:rFonts w:ascii="Times New Roman" w:hAnsi="Times New Roman" w:cs="Times New Roman"/>
          <w:sz w:val="24"/>
          <w:szCs w:val="24"/>
        </w:rPr>
        <w:t>r</w:t>
      </w:r>
      <w:r w:rsidR="003C72AD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3C72AD" w:rsidRDefault="003F6703" w:rsidP="00A92D6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part from these </w:t>
      </w:r>
      <w:r w:rsidR="005A1175">
        <w:rPr>
          <w:rFonts w:ascii="Times New Roman" w:hAnsi="Times New Roman" w:cs="Times New Roman"/>
          <w:sz w:val="24"/>
          <w:szCs w:val="24"/>
        </w:rPr>
        <w:t>ethics, budget and time</w:t>
      </w:r>
      <w:r w:rsidR="00B21331">
        <w:rPr>
          <w:rFonts w:ascii="Times New Roman" w:hAnsi="Times New Roman" w:cs="Times New Roman"/>
          <w:sz w:val="24"/>
          <w:szCs w:val="24"/>
        </w:rPr>
        <w:t xml:space="preserve"> are some of the significant factors</w:t>
      </w:r>
      <w:r w:rsidR="005A1175">
        <w:rPr>
          <w:rFonts w:ascii="Times New Roman" w:hAnsi="Times New Roman" w:cs="Times New Roman"/>
          <w:sz w:val="24"/>
          <w:szCs w:val="24"/>
        </w:rPr>
        <w:t xml:space="preserve"> which helps in choosing the appropriate research methodology. </w:t>
      </w:r>
      <w:r w:rsidR="004F0B94">
        <w:rPr>
          <w:rFonts w:ascii="Times New Roman" w:hAnsi="Times New Roman" w:cs="Times New Roman"/>
          <w:sz w:val="24"/>
          <w:szCs w:val="24"/>
        </w:rPr>
        <w:t xml:space="preserve">The choice of methods and the way in which these methods are </w:t>
      </w:r>
      <w:r w:rsidR="005B5255">
        <w:rPr>
          <w:rFonts w:ascii="Times New Roman" w:hAnsi="Times New Roman" w:cs="Times New Roman"/>
          <w:sz w:val="24"/>
          <w:szCs w:val="24"/>
        </w:rPr>
        <w:t>implemented by the researchers also play crucial role in the success of the study</w:t>
      </w:r>
      <w:r w:rsidR="00051F25">
        <w:rPr>
          <w:rFonts w:ascii="Times New Roman" w:hAnsi="Times New Roman" w:cs="Times New Roman"/>
          <w:sz w:val="24"/>
          <w:szCs w:val="24"/>
        </w:rPr>
        <w:t xml:space="preserve">. The choice of methodology depends on some of the practical considerations like the data type that is available </w:t>
      </w:r>
      <w:r w:rsidR="006A467F">
        <w:rPr>
          <w:rFonts w:ascii="Times New Roman" w:hAnsi="Times New Roman" w:cs="Times New Roman"/>
          <w:sz w:val="24"/>
          <w:szCs w:val="24"/>
        </w:rPr>
        <w:t xml:space="preserve">and </w:t>
      </w:r>
      <w:r w:rsidR="009A3F83">
        <w:rPr>
          <w:rFonts w:ascii="Times New Roman" w:hAnsi="Times New Roman" w:cs="Times New Roman"/>
          <w:sz w:val="24"/>
          <w:szCs w:val="24"/>
        </w:rPr>
        <w:t>on the skills and knowledge of the person who is undertaking the research</w:t>
      </w:r>
      <w:r w:rsidR="00084F8C">
        <w:rPr>
          <w:rFonts w:ascii="Times New Roman" w:hAnsi="Times New Roman" w:cs="Times New Roman"/>
          <w:sz w:val="24"/>
          <w:szCs w:val="24"/>
        </w:rPr>
        <w:t xml:space="preserve"> </w:t>
      </w:r>
      <w:r w:rsidR="00084F8C">
        <w:rPr>
          <w:rFonts w:ascii="Times New Roman" w:hAnsi="Times New Roman" w:cs="Times New Roman"/>
          <w:sz w:val="24"/>
          <w:szCs w:val="24"/>
        </w:rPr>
        <w:fldChar w:fldCharType="begin"/>
      </w:r>
      <w:r w:rsidR="00084F8C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c10lx2YG","properties":{"formattedCitation":"(\\uc0\\u8220{}How to choose appropriate research methods?,\\uc0\\u8221{} n.d.)","plainCitation":"(“How to choose appropriate research methods?,” n.d.)","noteIndex":0},"citationItems":[{"id":1479,"uris":["http://zotero.org/users/local/4C6u8dIT/items/6MAR6X3T"],"uri":["http://zotero.org/users/local/4C6u8dIT/items/6MAR6X3T"],"itemData":{"id":1479,"type":"webpage","title":"How to choose appropriate research methods?","container-title":"ResearchGate","abstract":"Read 3 answers by scientists with 1 recommendation from their colleagues to the question asked by Solomzi Madikane on Mar 16, 2016","URL":"https://www.researchgate.net/post/How_to_choose_appropriate_research_methods","language":"en","accessed":{"date-parts":[["2019",4,12]]}}}],"schema":"https://github.com/citation-style-language/schema/raw/master/csl-citation.json"} </w:instrText>
      </w:r>
      <w:r w:rsidR="00084F8C">
        <w:rPr>
          <w:rFonts w:ascii="Times New Roman" w:hAnsi="Times New Roman" w:cs="Times New Roman"/>
          <w:sz w:val="24"/>
          <w:szCs w:val="24"/>
        </w:rPr>
        <w:fldChar w:fldCharType="separate"/>
      </w:r>
      <w:r w:rsidR="00084F8C" w:rsidRPr="00084F8C">
        <w:rPr>
          <w:rFonts w:ascii="Times New Roman" w:hAnsi="Times New Roman" w:cs="Times New Roman"/>
          <w:sz w:val="24"/>
          <w:szCs w:val="24"/>
        </w:rPr>
        <w:t xml:space="preserve">("How to choose appropriate research methods?" </w:t>
      </w:r>
      <w:proofErr w:type="spellStart"/>
      <w:r w:rsidR="00084F8C" w:rsidRPr="00084F8C">
        <w:rPr>
          <w:rFonts w:ascii="Times New Roman" w:hAnsi="Times New Roman" w:cs="Times New Roman"/>
          <w:sz w:val="24"/>
          <w:szCs w:val="24"/>
        </w:rPr>
        <w:t>n.d.</w:t>
      </w:r>
      <w:proofErr w:type="spellEnd"/>
      <w:r w:rsidR="00084F8C" w:rsidRPr="00084F8C">
        <w:rPr>
          <w:rFonts w:ascii="Times New Roman" w:hAnsi="Times New Roman" w:cs="Times New Roman"/>
          <w:sz w:val="24"/>
          <w:szCs w:val="24"/>
        </w:rPr>
        <w:t>)</w:t>
      </w:r>
      <w:r w:rsidR="00084F8C">
        <w:rPr>
          <w:rFonts w:ascii="Times New Roman" w:hAnsi="Times New Roman" w:cs="Times New Roman"/>
          <w:sz w:val="24"/>
          <w:szCs w:val="24"/>
        </w:rPr>
        <w:fldChar w:fldCharType="end"/>
      </w:r>
      <w:r w:rsidR="00084F8C">
        <w:rPr>
          <w:rFonts w:ascii="Times New Roman" w:hAnsi="Times New Roman" w:cs="Times New Roman"/>
          <w:sz w:val="24"/>
          <w:szCs w:val="24"/>
        </w:rPr>
        <w:t>r.</w:t>
      </w:r>
      <w:r w:rsidR="00EE2594">
        <w:rPr>
          <w:rFonts w:ascii="Times New Roman" w:hAnsi="Times New Roman" w:cs="Times New Roman"/>
          <w:sz w:val="24"/>
          <w:szCs w:val="24"/>
        </w:rPr>
        <w:t xml:space="preserve"> The researcher mainly focuses on the outcome and </w:t>
      </w:r>
      <w:r w:rsidR="00804068">
        <w:rPr>
          <w:rFonts w:ascii="Times New Roman" w:hAnsi="Times New Roman" w:cs="Times New Roman"/>
          <w:sz w:val="24"/>
          <w:szCs w:val="24"/>
        </w:rPr>
        <w:t xml:space="preserve">also </w:t>
      </w:r>
      <w:r w:rsidR="00EE2594">
        <w:rPr>
          <w:rFonts w:ascii="Times New Roman" w:hAnsi="Times New Roman" w:cs="Times New Roman"/>
          <w:sz w:val="24"/>
          <w:szCs w:val="24"/>
        </w:rPr>
        <w:t>the requirement of the study, if the research is qua</w:t>
      </w:r>
      <w:r w:rsidR="00162A10">
        <w:rPr>
          <w:rFonts w:ascii="Times New Roman" w:hAnsi="Times New Roman" w:cs="Times New Roman"/>
          <w:sz w:val="24"/>
          <w:szCs w:val="24"/>
        </w:rPr>
        <w:t xml:space="preserve">litative or quantitative and after focusing on all these aspects a methodology is selected that not only best fits with all these aspects but at the same time it helps to achieve the desired outcomes. All these factors are important because </w:t>
      </w:r>
      <w:r w:rsidR="0036019F">
        <w:rPr>
          <w:rFonts w:ascii="Times New Roman" w:hAnsi="Times New Roman" w:cs="Times New Roman"/>
          <w:sz w:val="24"/>
          <w:szCs w:val="24"/>
        </w:rPr>
        <w:t>they ensure t</w:t>
      </w:r>
      <w:r w:rsidR="00C31D61">
        <w:rPr>
          <w:rFonts w:ascii="Times New Roman" w:hAnsi="Times New Roman" w:cs="Times New Roman"/>
          <w:sz w:val="24"/>
          <w:szCs w:val="24"/>
        </w:rPr>
        <w:t xml:space="preserve">hat the desired </w:t>
      </w:r>
      <w:r w:rsidR="00804068">
        <w:rPr>
          <w:rFonts w:ascii="Times New Roman" w:hAnsi="Times New Roman" w:cs="Times New Roman"/>
          <w:sz w:val="24"/>
          <w:szCs w:val="24"/>
        </w:rPr>
        <w:t>results</w:t>
      </w:r>
      <w:r w:rsidR="00C31D61">
        <w:rPr>
          <w:rFonts w:ascii="Times New Roman" w:hAnsi="Times New Roman" w:cs="Times New Roman"/>
          <w:sz w:val="24"/>
          <w:szCs w:val="24"/>
        </w:rPr>
        <w:t xml:space="preserve"> are achieved without wasting extra time and resources. </w:t>
      </w:r>
    </w:p>
    <w:p w:rsidR="00084F8C" w:rsidRDefault="00084F8C" w:rsidP="00A92D6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:rsidR="00084F8C" w:rsidRPr="00084F8C" w:rsidRDefault="003F6703" w:rsidP="00084F8C">
      <w:pPr>
        <w:pStyle w:val="Bibliography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84F8C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:rsidR="00084F8C" w:rsidRPr="00084F8C" w:rsidRDefault="003F6703" w:rsidP="00084F8C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084F8C">
        <w:rPr>
          <w:rFonts w:ascii="Times New Roman" w:hAnsi="Times New Roman" w:cs="Times New Roman"/>
          <w:sz w:val="24"/>
        </w:rPr>
        <w:t xml:space="preserve">How to choose </w:t>
      </w:r>
      <w:r w:rsidRPr="00084F8C">
        <w:rPr>
          <w:rFonts w:ascii="Times New Roman" w:hAnsi="Times New Roman" w:cs="Times New Roman"/>
          <w:sz w:val="24"/>
        </w:rPr>
        <w:t>appropriate research methods? (n.d.). Retrieved April 12, 2019, from ResearchGate website: https://www.researchgate.net/post/How_to_choose_appropriate_research_methods</w:t>
      </w:r>
    </w:p>
    <w:p w:rsidR="00084F8C" w:rsidRPr="0008177B" w:rsidRDefault="003F6703" w:rsidP="00A92D6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84F8C" w:rsidRPr="0008177B" w:rsidSect="00C74D28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3F6703" w:rsidRDefault="003F6703">
      <w:pPr>
        <w:spacing w:after="0" w:line="240" w:lineRule="auto"/>
      </w:pPr>
      <w:r>
        <w:separator/>
      </w:r>
    </w:p>
  </w:endnote>
  <w:endnote w:type="continuationSeparator" w:id="0">
    <w:p w:rsidR="003F6703" w:rsidRDefault="003F670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3F6703" w:rsidRDefault="003F6703">
      <w:pPr>
        <w:spacing w:after="0" w:line="240" w:lineRule="auto"/>
      </w:pPr>
      <w:r>
        <w:separator/>
      </w:r>
    </w:p>
  </w:footnote>
  <w:footnote w:type="continuationSeparator" w:id="0">
    <w:p w:rsidR="003F6703" w:rsidRDefault="003F670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106AF" w:rsidRPr="001A02CC" w:rsidRDefault="003F6703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Running Head: </w:t>
    </w:r>
    <w:r w:rsidR="00581629">
      <w:rPr>
        <w:rFonts w:ascii="Times New Roman" w:hAnsi="Times New Roman" w:cs="Times New Roman"/>
        <w:sz w:val="24"/>
        <w:szCs w:val="24"/>
      </w:rPr>
      <w:t xml:space="preserve">RESEARCH IN HEALTHCARE </w:t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102478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106AF" w:rsidRPr="001A02CC" w:rsidRDefault="003F6703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RESEARCH IN HEALTHCARE</w:t>
    </w:r>
    <w:r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804068">
      <w:rPr>
        <w:rFonts w:ascii="Times New Roman" w:hAnsi="Times New Roman" w:cs="Times New Roman"/>
        <w:noProof/>
        <w:sz w:val="24"/>
        <w:szCs w:val="24"/>
      </w:rPr>
      <w:t>3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177B"/>
    <w:rsid w:val="00024ABE"/>
    <w:rsid w:val="00051F25"/>
    <w:rsid w:val="0008177B"/>
    <w:rsid w:val="00084F8C"/>
    <w:rsid w:val="00102478"/>
    <w:rsid w:val="00130A33"/>
    <w:rsid w:val="00141074"/>
    <w:rsid w:val="00162A10"/>
    <w:rsid w:val="00187C02"/>
    <w:rsid w:val="001A02CC"/>
    <w:rsid w:val="001F4794"/>
    <w:rsid w:val="00267851"/>
    <w:rsid w:val="002777E7"/>
    <w:rsid w:val="002D16D1"/>
    <w:rsid w:val="002D4968"/>
    <w:rsid w:val="002E7915"/>
    <w:rsid w:val="0034125C"/>
    <w:rsid w:val="0036019F"/>
    <w:rsid w:val="003C72AD"/>
    <w:rsid w:val="003F6703"/>
    <w:rsid w:val="00417F46"/>
    <w:rsid w:val="00471063"/>
    <w:rsid w:val="004A07E8"/>
    <w:rsid w:val="004D6074"/>
    <w:rsid w:val="004F0B94"/>
    <w:rsid w:val="00513A8D"/>
    <w:rsid w:val="00550EFD"/>
    <w:rsid w:val="00581629"/>
    <w:rsid w:val="00585A4F"/>
    <w:rsid w:val="005A1175"/>
    <w:rsid w:val="005B5255"/>
    <w:rsid w:val="005C20F1"/>
    <w:rsid w:val="006A467F"/>
    <w:rsid w:val="007942D4"/>
    <w:rsid w:val="00804068"/>
    <w:rsid w:val="00806F5A"/>
    <w:rsid w:val="00843B02"/>
    <w:rsid w:val="00877CA7"/>
    <w:rsid w:val="008F47C9"/>
    <w:rsid w:val="009A3F83"/>
    <w:rsid w:val="009C4909"/>
    <w:rsid w:val="00A106AF"/>
    <w:rsid w:val="00A4374D"/>
    <w:rsid w:val="00A846B6"/>
    <w:rsid w:val="00A92D68"/>
    <w:rsid w:val="00B21331"/>
    <w:rsid w:val="00B405F9"/>
    <w:rsid w:val="00B73412"/>
    <w:rsid w:val="00C31D61"/>
    <w:rsid w:val="00C5356B"/>
    <w:rsid w:val="00C74D28"/>
    <w:rsid w:val="00C75C92"/>
    <w:rsid w:val="00CA2688"/>
    <w:rsid w:val="00CF0A51"/>
    <w:rsid w:val="00D5076D"/>
    <w:rsid w:val="00D817B8"/>
    <w:rsid w:val="00D95087"/>
    <w:rsid w:val="00EE2594"/>
    <w:rsid w:val="00EF1641"/>
    <w:rsid w:val="00F94B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9E41DCC"/>
  <w15:docId w15:val="{33DCBF5F-6D39-4A7B-9904-B2E48DF5C3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Bibliography">
    <w:name w:val="Bibliography"/>
    <w:basedOn w:val="Normal"/>
    <w:next w:val="Normal"/>
    <w:uiPriority w:val="37"/>
    <w:unhideWhenUsed/>
    <w:rsid w:val="00084F8C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3</Pages>
  <Words>605</Words>
  <Characters>3452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40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Morning</cp:lastModifiedBy>
  <cp:revision>3</cp:revision>
  <dcterms:created xsi:type="dcterms:W3CDTF">2019-04-12T08:26:00Z</dcterms:created>
  <dcterms:modified xsi:type="dcterms:W3CDTF">2019-04-12T08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kJL0vp8K"/&gt;&lt;style id="http://www.zotero.org/styles/apa" locale="en-US" hasBibliography="1" bibliographyStyleHasBeenSet="1"/&gt;&lt;prefs&gt;&lt;pref name="fieldType" value="Field"/&gt;&lt;/prefs&gt;&lt;/data&gt;</vt:lpwstr>
  </property>
</Properties>
</file>